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A7B01" w14:textId="75360EF0" w:rsidR="00192D58" w:rsidRDefault="009F1957" w:rsidP="009F1957">
      <w:pPr>
        <w:pStyle w:val="title10825"/>
      </w:pPr>
      <w:r>
        <w:t>Study inclusion and data attainment</w:t>
      </w:r>
    </w:p>
    <w:p w14:paraId="25C75722" w14:textId="4FBD1091" w:rsidR="009F1957" w:rsidRPr="009F1957" w:rsidRDefault="009F1957" w:rsidP="009F1957">
      <w:r>
        <w:t>We used PubMed and Google scholar to search for CRC-related research containing at least CRC patients and healthy controls with faecal shotgun metagenomic data. And seven published studies and one of our previous research were included. We downloaded six public faecal shotgun CRC datasets from</w:t>
      </w:r>
      <w:r w:rsidRPr="009F1957">
        <w:t xml:space="preserve"> </w:t>
      </w:r>
      <w:r>
        <w:t>European Nucleotide Archive (ENA) using the following ENA identifiers:</w:t>
      </w:r>
      <w:r w:rsidRPr="009F1957">
        <w:t xml:space="preserve"> ERP005534 for Zeller et al.</w:t>
      </w:r>
      <w:r>
        <w:fldChar w:fldCharType="begin"/>
      </w:r>
      <w:r>
        <w:instrText xml:space="preserve"> ADDIN ZOTERO_ITEM CSL_CITATION {"citationID":"b5K4NDmG","properties":{"formattedCitation":"\\super 1\\nosupersub{}","plainCitation":"1","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1</w:t>
      </w:r>
      <w:r>
        <w:fldChar w:fldCharType="end"/>
      </w:r>
      <w:r>
        <w:t xml:space="preserve">, </w:t>
      </w:r>
      <w:r w:rsidRPr="009F1957">
        <w:t>ERP008729 for Feng et al.</w:t>
      </w:r>
      <w:r>
        <w:fldChar w:fldCharType="begin"/>
      </w:r>
      <w:r>
        <w:instrText xml:space="preserve"> ADDIN ZOTERO_ITEM CSL_CITATION {"citationID":"W5tCztQo","properties":{"formattedCitation":"\\super 2\\nosupersub{}","plainCitation":"2","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2</w:t>
      </w:r>
      <w:r>
        <w:fldChar w:fldCharType="end"/>
      </w:r>
      <w:r>
        <w:t xml:space="preserve">, </w:t>
      </w:r>
      <w:r w:rsidRPr="009F1957">
        <w:t xml:space="preserve">PRJEB12449 for </w:t>
      </w:r>
      <w:proofErr w:type="spellStart"/>
      <w:r w:rsidRPr="009F1957">
        <w:t>Vogtmann</w:t>
      </w:r>
      <w:proofErr w:type="spellEnd"/>
      <w:r w:rsidRPr="009F1957">
        <w:t xml:space="preserve"> et al.</w:t>
      </w:r>
      <w:r>
        <w:fldChar w:fldCharType="begin"/>
      </w:r>
      <w:r>
        <w:instrText xml:space="preserve"> ADDIN ZOTERO_ITEM CSL_CITATION {"citationID":"L5OB2yLR","properties":{"formattedCitation":"\\super 3\\nosupersub{}","plainCitation":"3","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3</w:t>
      </w:r>
      <w:r>
        <w:fldChar w:fldCharType="end"/>
      </w:r>
      <w:r>
        <w:t xml:space="preserve">, </w:t>
      </w:r>
      <w:r w:rsidRPr="009F1957">
        <w:rPr>
          <w:rFonts w:hint="eastAsia"/>
        </w:rPr>
        <w:t>PRJNA389927</w:t>
      </w:r>
      <w:r>
        <w:t xml:space="preserve"> for </w:t>
      </w:r>
      <w:proofErr w:type="spellStart"/>
      <w:r>
        <w:t>Hanningan</w:t>
      </w:r>
      <w:proofErr w:type="spellEnd"/>
      <w:r>
        <w:t xml:space="preserve"> et al.</w:t>
      </w:r>
      <w:r>
        <w:fldChar w:fldCharType="begin"/>
      </w:r>
      <w:r>
        <w:instrText xml:space="preserve"> ADDIN ZOTERO_ITEM CSL_CITATION {"citationID":"UZGLWVZp","properties":{"formattedCitation":"\\super 4\\nosupersub{}","plainCitation":"4","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4</w:t>
      </w:r>
      <w:r>
        <w:fldChar w:fldCharType="end"/>
      </w:r>
      <w:r>
        <w:t xml:space="preserve">, </w:t>
      </w:r>
      <w:r w:rsidRPr="009F1957">
        <w:rPr>
          <w:rFonts w:hint="eastAsia"/>
        </w:rPr>
        <w:t>PRJEB27928</w:t>
      </w:r>
      <w:r>
        <w:t xml:space="preserve"> for </w:t>
      </w:r>
      <w:proofErr w:type="spellStart"/>
      <w:r>
        <w:t>Wirbel</w:t>
      </w:r>
      <w:proofErr w:type="spellEnd"/>
      <w:r>
        <w:t xml:space="preserve"> et al.</w:t>
      </w:r>
      <w:r>
        <w:fldChar w:fldCharType="begin"/>
      </w:r>
      <w:r>
        <w:instrText xml:space="preserve"> ADDIN ZOTERO_ITEM CSL_CITATION {"citationID":"h5rgOoF4","properties":{"formattedCitation":"\\super 5\\nosupersub{}","plainCitation":"5","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5</w:t>
      </w:r>
      <w:r>
        <w:fldChar w:fldCharType="end"/>
      </w:r>
      <w:r>
        <w:t xml:space="preserve">, and </w:t>
      </w:r>
      <w:r w:rsidRPr="009F1957">
        <w:rPr>
          <w:rFonts w:hint="eastAsia"/>
        </w:rPr>
        <w:t>SRP136711</w:t>
      </w:r>
      <w:r>
        <w:rPr>
          <w:rFonts w:hint="eastAsia"/>
        </w:rPr>
        <w:t xml:space="preserve"> </w:t>
      </w:r>
      <w:r>
        <w:t xml:space="preserve">for </w:t>
      </w:r>
      <w:r>
        <w:rPr>
          <w:rFonts w:hint="eastAsia"/>
        </w:rPr>
        <w:t>Thomas</w:t>
      </w:r>
      <w:r>
        <w:t xml:space="preserve"> et al.</w:t>
      </w:r>
      <w:r>
        <w:fldChar w:fldCharType="begin"/>
      </w:r>
      <w:r>
        <w:instrText xml:space="preserve"> ADDIN ZOTERO_ITEM CSL_CITATION {"citationID":"Noy6OAVA","properties":{"formattedCitation":"\\super 6\\nosupersub{}","plainCitation":"6","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6</w:t>
      </w:r>
      <w:r>
        <w:fldChar w:fldCharType="end"/>
      </w:r>
      <w:r>
        <w:t xml:space="preserve">. And the eighth cohort was downloaded from the </w:t>
      </w:r>
      <w:r w:rsidRPr="009F1957">
        <w:t xml:space="preserve">DNA Data Bank of Japan </w:t>
      </w:r>
      <w:r>
        <w:t xml:space="preserve">(DDBJ) with the Accession numbers: </w:t>
      </w:r>
      <w:r w:rsidRPr="009F1957">
        <w:rPr>
          <w:rFonts w:hint="eastAsia"/>
        </w:rPr>
        <w:t>DRA006684,</w:t>
      </w:r>
      <w:r>
        <w:t xml:space="preserve"> </w:t>
      </w:r>
      <w:r w:rsidRPr="009F1957">
        <w:rPr>
          <w:rFonts w:hint="eastAsia"/>
        </w:rPr>
        <w:t>DRA008156</w:t>
      </w:r>
      <w:r>
        <w:t xml:space="preserve"> for </w:t>
      </w:r>
      <w:proofErr w:type="spellStart"/>
      <w:r>
        <w:t>Yachida</w:t>
      </w:r>
      <w:proofErr w:type="spellEnd"/>
      <w:r>
        <w:t xml:space="preserve"> et al.</w:t>
      </w:r>
      <w:r>
        <w:fldChar w:fldCharType="begin"/>
      </w:r>
      <w:r>
        <w:instrText xml:space="preserve"> ADDIN ZOTERO_ITEM CSL_CITATION {"citationID":"orTzZ6OI","properties":{"formattedCitation":"\\super 7\\nosupersub{}","plainCitation":"7","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fldChar w:fldCharType="separate"/>
      </w:r>
      <w:r w:rsidRPr="009F1957">
        <w:rPr>
          <w:rFonts w:ascii="DengXian" w:eastAsia="DengXian" w:hAnsi="DengXian" w:cs="Times New Roman"/>
          <w:kern w:val="0"/>
          <w:szCs w:val="24"/>
          <w:vertAlign w:val="superscript"/>
        </w:rPr>
        <w:t>7</w:t>
      </w:r>
      <w:r>
        <w:fldChar w:fldCharType="end"/>
      </w:r>
      <w:r>
        <w:t>.</w:t>
      </w:r>
    </w:p>
    <w:p w14:paraId="192A60C3" w14:textId="6B6669D2" w:rsidR="009F1957" w:rsidRDefault="009F1957" w:rsidP="009F1957">
      <w:r w:rsidRPr="009F1957">
        <w:rPr>
          <w:rFonts w:hint="eastAsia"/>
        </w:rPr>
        <w:t>,</w:t>
      </w:r>
    </w:p>
    <w:p w14:paraId="2C3E1441" w14:textId="4F7B2BAA" w:rsidR="009F1957" w:rsidRDefault="009F1957" w:rsidP="009F1957">
      <w:pPr>
        <w:pStyle w:val="title10825"/>
      </w:pPr>
      <w:r>
        <w:t>Hong Kong study recruitment and sequencing</w:t>
      </w:r>
    </w:p>
    <w:p w14:paraId="06A7F3B0" w14:textId="54F09F1A" w:rsidR="00806EEB" w:rsidRDefault="009F1957" w:rsidP="009F1957">
      <w:pPr>
        <w:rPr>
          <w:rFonts w:hint="eastAsia"/>
        </w:rPr>
      </w:pPr>
      <w:r>
        <w:t xml:space="preserve">This clinical study performed here was approved by the relevant ethics committees (Ethics Committee of Prince of Wales Hospital, Hong Kong, China, protocol NO. </w:t>
      </w:r>
      <w:r w:rsidRPr="009F1957">
        <w:rPr>
          <w:highlight w:val="yellow"/>
        </w:rPr>
        <w:t>***</w:t>
      </w:r>
      <w:r>
        <w:t>). Inform consent was obtained from all participants.</w:t>
      </w:r>
    </w:p>
    <w:p w14:paraId="25946AAD" w14:textId="5534087E" w:rsidR="009F1957" w:rsidRDefault="009F1957" w:rsidP="009F1957">
      <w:r>
        <w:t>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w:t>
      </w:r>
      <w:r>
        <w:rPr>
          <w:rFonts w:hint="eastAsia"/>
        </w:rPr>
        <w:t>°</w:t>
      </w:r>
      <w:r>
        <w:t>C within 4 hours. Deep freezing at –80</w:t>
      </w:r>
      <w:r>
        <w:rPr>
          <w:rFonts w:hint="eastAsia"/>
        </w:rPr>
        <w:t>°</w:t>
      </w:r>
      <w:r>
        <w:t xml:space="preserve">C within 24 hours of stool collection was done for long-term storage. According to the manufacturer's instructions, DNA was extracted using Qiagen (Hilden, Germany) </w:t>
      </w:r>
      <w:proofErr w:type="spellStart"/>
      <w:r>
        <w:t>QIAamp</w:t>
      </w:r>
      <w:proofErr w:type="spellEnd"/>
      <w:r>
        <w:t xml:space="preserve"> DNA Stool Mini Kit. All subjects had intact colonic lesions at the time of stool collection.</w:t>
      </w:r>
      <w:r w:rsidRPr="009F1957">
        <w:t xml:space="preserve"> </w:t>
      </w:r>
      <w:r>
        <w:t>An independent Chinese cohort of 112 control subjects, 111 patients with CRC, and 197 patients with colorectal adenomas were recruited.</w:t>
      </w:r>
      <w:r w:rsidR="00806EEB">
        <w:t xml:space="preserve"> Part of the samples had been published in the previous research</w:t>
      </w:r>
      <w:r w:rsidR="00806EEB">
        <w:fldChar w:fldCharType="begin"/>
      </w:r>
      <w:r w:rsidR="00806EEB">
        <w:instrText xml:space="preserve"> ADDIN ZOTERO_ITEM CSL_CITATION {"citationID":"lnRowlKv","properties":{"formattedCitation":"\\super 8\\nosupersub{}","plainCitation":"8","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806EEB">
        <w:fldChar w:fldCharType="separate"/>
      </w:r>
      <w:r w:rsidR="00806EEB" w:rsidRPr="00806EEB">
        <w:rPr>
          <w:rFonts w:ascii="DengXian" w:eastAsia="DengXian" w:hAnsi="DengXian" w:cs="Times New Roman"/>
          <w:kern w:val="0"/>
          <w:szCs w:val="24"/>
          <w:vertAlign w:val="superscript"/>
        </w:rPr>
        <w:t>8</w:t>
      </w:r>
      <w:r w:rsidR="00806EEB">
        <w:fldChar w:fldCharType="end"/>
      </w:r>
      <w:r w:rsidR="00806EEB">
        <w:t>.</w:t>
      </w:r>
    </w:p>
    <w:p w14:paraId="152E380B" w14:textId="77777777" w:rsidR="009F1957" w:rsidRDefault="009F1957" w:rsidP="009F1957"/>
    <w:p w14:paraId="411EE27D" w14:textId="06650304" w:rsidR="009F1957" w:rsidRDefault="009F1957" w:rsidP="009F1957">
      <w:pPr>
        <w:pStyle w:val="title10825"/>
      </w:pPr>
      <w:r>
        <w:t>Sample filter criteria</w:t>
      </w:r>
    </w:p>
    <w:p w14:paraId="2DD0F418" w14:textId="68E579E7" w:rsidR="00806EEB" w:rsidRDefault="00806EEB" w:rsidP="009F1957">
      <w:r>
        <w:rPr>
          <w:rFonts w:hint="eastAsia"/>
        </w:rPr>
        <w:t>I</w:t>
      </w:r>
      <w:r>
        <w:t xml:space="preserve">n the beginning, we included 2,052 individuals from eight countries and four continents among nine cohorts. We have three primary filtering </w:t>
      </w:r>
      <w:r w:rsidRPr="00806EEB">
        <w:t>section</w:t>
      </w:r>
      <w:r>
        <w:t>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s research</w:t>
      </w:r>
      <w:r>
        <w:fldChar w:fldCharType="begin"/>
      </w:r>
      <w:r>
        <w:instrText xml:space="preserve"> ADDIN ZOTERO_ITEM CSL_CITATION {"citationID":"KXH54b37","properties":{"formattedCitation":"\\super 4\\nosupersub{}","plainCitation":"4","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fldChar w:fldCharType="separate"/>
      </w:r>
      <w:r w:rsidRPr="00806EEB">
        <w:rPr>
          <w:rFonts w:ascii="DengXian" w:eastAsia="DengXian" w:hAnsi="DengXian" w:cs="Times New Roman"/>
          <w:kern w:val="0"/>
          <w:szCs w:val="24"/>
          <w:vertAlign w:val="superscript"/>
        </w:rPr>
        <w:t>4</w:t>
      </w:r>
      <w:r>
        <w:fldChar w:fldCharType="end"/>
      </w:r>
      <w:r>
        <w:t xml:space="preserve"> applied the 12 cycles of limited-cycle PCR in whole-metagenomic-library. The samples in this cohort would be filtered, and 1,837 cases would leave. One sample was filtered because of the low </w:t>
      </w:r>
      <w:r w:rsidR="00AC25BE">
        <w:t>reads’</w:t>
      </w:r>
      <w:r>
        <w:t xml:space="preserve"> alignment (alignment reads number &lt; 1,000,000). In the second filtering section, we intended to exclude the suspected contamination </w:t>
      </w:r>
      <w:r>
        <w:rPr>
          <w:rFonts w:hint="eastAsia"/>
        </w:rPr>
        <w:t>and</w:t>
      </w:r>
      <w:r>
        <w:t xml:space="preserve"> outlier samples. Following the previous research</w:t>
      </w:r>
      <w:r>
        <w:fldChar w:fldCharType="begin"/>
      </w:r>
      <w:r>
        <w:instrText xml:space="preserve"> ADDIN ZOTERO_ITEM CSL_CITATION {"citationID":"5QnK21NO","properties":{"formattedCitation":"\\super 9\\nosupersub{}","plainCitation":"9","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fldChar w:fldCharType="separate"/>
      </w:r>
      <w:r w:rsidRPr="00806EEB">
        <w:rPr>
          <w:rFonts w:ascii="DengXian" w:eastAsia="DengXian" w:hAnsi="DengXian" w:cs="Times New Roman"/>
          <w:kern w:val="0"/>
          <w:szCs w:val="24"/>
          <w:vertAlign w:val="superscript"/>
        </w:rPr>
        <w:t>9</w:t>
      </w:r>
      <w:r>
        <w:fldChar w:fldCharType="end"/>
      </w:r>
      <w:r>
        <w:t xml:space="preserve">, microeukaryotes account for around 0.1% of the total intestinal flora. </w:t>
      </w:r>
      <w:r w:rsidR="00AC25BE" w:rsidRPr="00806EEB">
        <w:t>So,</w:t>
      </w:r>
      <w:r w:rsidRPr="00806EEB">
        <w:t xml:space="preserve"> we discarded 19 high</w:t>
      </w:r>
      <w:r>
        <w:t>-microeukaryotes</w:t>
      </w:r>
      <w:r w:rsidRPr="00806EEB">
        <w:t>-abundance</w:t>
      </w:r>
      <w:r>
        <w:t xml:space="preserve"> (</w:t>
      </w:r>
      <w:proofErr w:type="spellStart"/>
      <w:r>
        <w:t>RelAbun</w:t>
      </w:r>
      <w:r>
        <w:rPr>
          <w:vertAlign w:val="subscript"/>
        </w:rPr>
        <w:t>euk</w:t>
      </w:r>
      <w:proofErr w:type="spellEnd"/>
      <w:r>
        <w:t xml:space="preserve"> &gt; 1%)</w:t>
      </w:r>
      <w:r w:rsidRPr="00806EEB">
        <w:t xml:space="preserve"> and 78 low</w:t>
      </w:r>
      <w:r>
        <w:t>-microeukaryotes</w:t>
      </w:r>
      <w:r w:rsidRPr="00806EEB">
        <w:t>-abundance</w:t>
      </w:r>
      <w:r>
        <w:t xml:space="preserve"> (</w:t>
      </w:r>
      <w:proofErr w:type="spellStart"/>
      <w:r>
        <w:t>RelAbun</w:t>
      </w:r>
      <w:r>
        <w:rPr>
          <w:vertAlign w:val="subscript"/>
        </w:rPr>
        <w:t>euk</w:t>
      </w:r>
      <w:proofErr w:type="spellEnd"/>
      <w:r>
        <w:t xml:space="preserve"> &lt; 0.01%)</w:t>
      </w:r>
      <w:r w:rsidRPr="00806EEB">
        <w:t xml:space="preserve"> samples, respectively</w:t>
      </w:r>
      <w:r>
        <w:t xml:space="preserve">. We recognized the samples whose one species accounted for more than 50% were contaminated. Therefore, </w:t>
      </w:r>
      <w:r w:rsidRPr="00806EEB">
        <w:t xml:space="preserve">we reduced the </w:t>
      </w:r>
      <w:r>
        <w:t>69</w:t>
      </w:r>
      <w:r w:rsidRPr="00806EEB">
        <w:t xml:space="preserve"> large proportion of microeukaryotes and </w:t>
      </w:r>
      <w:r>
        <w:t xml:space="preserve">45 </w:t>
      </w:r>
      <w:r w:rsidRPr="00806EEB">
        <w:t>large proportion of bacterial cases</w:t>
      </w:r>
      <w:r>
        <w:t>. C</w:t>
      </w:r>
      <w:r>
        <w:rPr>
          <w:rFonts w:hint="eastAsia"/>
        </w:rPr>
        <w:t>ollectivel</w:t>
      </w:r>
      <w:r>
        <w:t xml:space="preserve">y, </w:t>
      </w:r>
      <w:r>
        <w:lastRenderedPageBreak/>
        <w:t xml:space="preserve">221 samples were filtered in this section. </w:t>
      </w:r>
      <w:r w:rsidRPr="0083599A">
        <w:rPr>
          <w:szCs w:val="21"/>
        </w:rPr>
        <w:t>Through the rarefaction curve (figure 1b), we could know that all cohort samples have reached or exceeded the plateau at 10</w:t>
      </w:r>
      <w:r w:rsidRPr="0083599A">
        <w:rPr>
          <w:rFonts w:hint="eastAsia"/>
          <w:szCs w:val="21"/>
        </w:rPr>
        <w:t>,</w:t>
      </w:r>
      <w:r w:rsidRPr="0083599A">
        <w:rPr>
          <w:szCs w:val="21"/>
        </w:rPr>
        <w:t>000.</w:t>
      </w:r>
      <w:r>
        <w:rPr>
          <w:szCs w:val="21"/>
        </w:rPr>
        <w:t xml:space="preserve"> </w:t>
      </w:r>
      <w:r w:rsidR="00AC25BE">
        <w:t>We abandoned the low microeukaryotes sequencing depth sample (</w:t>
      </w:r>
      <w:proofErr w:type="spellStart"/>
      <w:r w:rsidR="00AC25BE">
        <w:t>RawReadseuk</w:t>
      </w:r>
      <w:proofErr w:type="spellEnd"/>
      <w:r w:rsidR="00AC25BE">
        <w:t xml:space="preserve"> &lt; 10,000) in the last part</w:t>
      </w:r>
      <w:r>
        <w:t>, and 296 cases were filtered. In summary, we move 216 cases for the sample sequence quality in the first section, 211 cases for reducing the outlier and contamination samples effect, and 296 cases for removing the low-microeukaryotes sequencing depth samples.</w:t>
      </w:r>
    </w:p>
    <w:p w14:paraId="6B34DB1E" w14:textId="77777777" w:rsidR="009F1957" w:rsidRPr="00183ECD" w:rsidRDefault="009F1957" w:rsidP="009F1957"/>
    <w:p w14:paraId="3DD37322" w14:textId="50F610E4" w:rsidR="009F1957" w:rsidRDefault="009F1957" w:rsidP="009F1957">
      <w:pPr>
        <w:pStyle w:val="title10825"/>
      </w:pPr>
      <w:r>
        <w:rPr>
          <w:rFonts w:hint="eastAsia"/>
        </w:rPr>
        <w:t>S</w:t>
      </w:r>
      <w:r>
        <w:t>equence preprocessing and taxonomic and functional profiling</w:t>
      </w:r>
    </w:p>
    <w:p w14:paraId="5768FC79" w14:textId="468275F9" w:rsidR="00AC25BE" w:rsidRDefault="00AC25BE" w:rsidP="00183ECD">
      <w:r>
        <w:t xml:space="preserve">We applied the </w:t>
      </w:r>
      <w:proofErr w:type="spellStart"/>
      <w:r>
        <w:t>KneadData’s</w:t>
      </w:r>
      <w:proofErr w:type="spellEnd"/>
      <w:r>
        <w:t xml:space="preserve"> default parameters to quality control all the metagenomic samples, which </w:t>
      </w:r>
      <w:r w:rsidRPr="00AC25BE">
        <w:t>aims to perform principled in silico separation of bacterial reads from these “contaminant” reads, be they from the host or other user-defined sources.</w:t>
      </w:r>
      <w:r>
        <w:t xml:space="preserve"> In the second step, taxonomic profiles were generated with the Kraken2 v</w:t>
      </w:r>
      <w:r w:rsidRPr="00AC25BE">
        <w:t>2.0.9-beta</w:t>
      </w:r>
      <w:r>
        <w:t xml:space="preserve"> across the custom database. Our custom library contained 9,543 bacterial and 909 microeukaryotes references from NCBI (</w:t>
      </w:r>
      <w:r w:rsidRPr="00AC25BE">
        <w:t>https://www.ncbi.nlm.nih.gov/</w:t>
      </w:r>
      <w:r>
        <w:t xml:space="preserve">), </w:t>
      </w:r>
      <w:proofErr w:type="spellStart"/>
      <w:r>
        <w:t>FungiDB</w:t>
      </w:r>
      <w:proofErr w:type="spellEnd"/>
      <w:r>
        <w:t xml:space="preserve"> (</w:t>
      </w:r>
      <w:r w:rsidRPr="00AC25BE">
        <w:t>https://fungidb.org/fungidb/</w:t>
      </w:r>
      <w:r>
        <w:t>), Ensemble (</w:t>
      </w:r>
      <w:r w:rsidRPr="00AC25BE">
        <w:t>http://fungi.ensembl.org/index.html</w:t>
      </w:r>
      <w:r>
        <w:t>), and Broad Institute (</w:t>
      </w:r>
      <w:r w:rsidRPr="00AC25BE">
        <w:t>https://www.broadinstitute.org/</w:t>
      </w:r>
      <w:r>
        <w:t xml:space="preserve">); and was established with the Jellyfish program by counting distinct 31-mer. </w:t>
      </w:r>
      <w:r>
        <w:t xml:space="preserve">Each query was classified to a </w:t>
      </w:r>
      <w:proofErr w:type="spellStart"/>
      <w:r>
        <w:t>taxon</w:t>
      </w:r>
      <w:proofErr w:type="spellEnd"/>
      <w:r>
        <w:t xml:space="preserve"> with the highest total hits of k-mer matched by pruning the general taxonomic trees affiliated with mapped genomes</w:t>
      </w:r>
      <w:r>
        <w:t>. The final metagenomic read counts were normalized by multiple methods, rarefied abundance, relative abundance, and dividing the median of the control group of each feature in various cohorts with the script (</w:t>
      </w:r>
      <w:r w:rsidRPr="00AC25BE">
        <w:t>https://github.com/ifanlyn95/multi-CRC-fungi</w:t>
      </w:r>
      <w:r>
        <w:t>).</w:t>
      </w:r>
    </w:p>
    <w:p w14:paraId="14D377D8" w14:textId="3FD29B87" w:rsidR="00AC25BE" w:rsidRPr="00AC25BE" w:rsidRDefault="00AC25BE" w:rsidP="00183ECD"/>
    <w:p w14:paraId="71722B89" w14:textId="52CF7EA1" w:rsidR="009F1957" w:rsidRDefault="009F1957" w:rsidP="009F1957">
      <w:pPr>
        <w:pStyle w:val="title10825"/>
      </w:pPr>
      <w:r>
        <w:t>Feature selections criteria</w:t>
      </w:r>
    </w:p>
    <w:p w14:paraId="4D31DF5C" w14:textId="49321A65" w:rsidR="00AC25BE" w:rsidRDefault="00AC25BE" w:rsidP="009F1957">
      <w:r>
        <w:t>We had three criteria to select the potential candidates, whether it is bacteria or microeukaryotes. In the most beginning, we excluded the rarefied candidates with an average abundance of less than 0.1% in all microeukaryotes. We selected the same trend features (SSTF), required more than 3/4 cohorts (not less than six cohorts) to perform the same trends. And the log2 of Multiple Median Fold Change (</w:t>
      </w:r>
      <w:r>
        <w:t>log</w:t>
      </w:r>
      <w:r>
        <w:rPr>
          <w:vertAlign w:val="subscript"/>
        </w:rPr>
        <w:t>2</w:t>
      </w:r>
      <w:r>
        <w:t>MultMedFC</w:t>
      </w:r>
      <w:r>
        <w:t xml:space="preserve">) was the evaluation index of SSTF. We define the </w:t>
      </w:r>
      <w:r>
        <w:t>log</w:t>
      </w:r>
      <w:r>
        <w:rPr>
          <w:vertAlign w:val="subscript"/>
        </w:rPr>
        <w:t>2</w:t>
      </w:r>
      <w:r>
        <w:t>MultMedFC</w:t>
      </w:r>
      <w:r>
        <w:t xml:space="preserve"> as:</w:t>
      </w:r>
    </w:p>
    <w:p w14:paraId="0FBE167A" w14:textId="3EA5961F" w:rsidR="00AC25BE" w:rsidRPr="00AC25BE" w:rsidRDefault="00AC25BE" w:rsidP="009F1957">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m:t>
                          </m:r>
                          <m:r>
                            <w:rPr>
                              <w:rFonts w:ascii="Cambria Math" w:hAnsi="Cambria Math"/>
                            </w:rPr>
                            <m:t>,  i</m:t>
                          </m:r>
                        </m:sub>
                      </m:sSub>
                    </m:den>
                  </m:f>
                </m:e>
              </m:nary>
            </m:e>
          </m:nary>
          <m:r>
            <w:rPr>
              <w:rFonts w:ascii="Cambria Math" w:hAnsi="Cambria Math"/>
            </w:rPr>
            <m:t>))</m:t>
          </m:r>
        </m:oMath>
      </m:oMathPara>
    </w:p>
    <w:p w14:paraId="141B527A" w14:textId="2A983DCE" w:rsidR="00AC25BE" w:rsidRDefault="00AC25BE" w:rsidP="00AC25BE">
      <w:pPr>
        <w:ind w:leftChars="100" w:left="210"/>
        <w:jc w:val="left"/>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Pr>
          <w:rFonts w:hint="eastAsia"/>
        </w:rPr>
        <w:t xml:space="preserve"> </w:t>
      </w:r>
      <w:r>
        <w:t>means the counts of CRC/CTRL samples</w:t>
      </w:r>
      <w:r>
        <w:t xml:space="preserve"> in an individual cohort.</w:t>
      </w:r>
    </w:p>
    <w:p w14:paraId="66F2A939" w14:textId="643223ED" w:rsidR="00AC25BE" w:rsidRDefault="00AC25BE" w:rsidP="00AC25BE">
      <w:pPr>
        <w:ind w:leftChars="100" w:left="210"/>
        <w:jc w:val="left"/>
      </w:pPr>
      <m:oMath>
        <m:r>
          <w:rPr>
            <w:rFonts w:ascii="Cambria Math" w:hAnsi="Cambria Math"/>
          </w:rPr>
          <m:t>i</m:t>
        </m:r>
        <m:r>
          <w:rPr>
            <w:rFonts w:ascii="Cambria Math" w:hAnsi="Cambria Math"/>
          </w:rPr>
          <m:t xml:space="preserve"> :</m:t>
        </m:r>
      </m:oMath>
      <w:r>
        <w:rPr>
          <w:rFonts w:hint="eastAsia"/>
        </w:rPr>
        <w:t xml:space="preserve"> </w:t>
      </w:r>
      <w:r>
        <w:t>means the</w:t>
      </w:r>
      <w:r>
        <w:t xml:space="preserve"> microeukaryotes names.</w:t>
      </w:r>
    </w:p>
    <w:p w14:paraId="5C30A23F" w14:textId="55C43BAC" w:rsidR="00AC25BE" w:rsidRDefault="00AC25BE" w:rsidP="00AC25BE">
      <w:pPr>
        <w:ind w:leftChars="100" w:left="210"/>
        <w:jc w:val="left"/>
        <w:rPr>
          <w:rFonts w:hint="eastAsia"/>
        </w:rPr>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Pr>
          <w:rFonts w:hint="eastAsia"/>
        </w:rPr>
        <w:t xml:space="preserve"> </w:t>
      </w:r>
      <w:r>
        <w:t xml:space="preserve">means the </w:t>
      </w:r>
      <w:r>
        <w:t>relative abundance of species</w:t>
      </w:r>
      <w:r>
        <w:t xml:space="preserve"> </w:t>
      </w:r>
      <m:oMath>
        <m:r>
          <w:rPr>
            <w:rFonts w:ascii="Cambria Math" w:hAnsi="Cambria Math"/>
          </w:rPr>
          <m:t>i</m:t>
        </m:r>
      </m:oMath>
      <w:r>
        <w:t xml:space="preserve"> in sample </w:t>
      </w:r>
      <m:oMath>
        <m:r>
          <w:rPr>
            <w:rFonts w:ascii="Cambria Math" w:hAnsi="Cambria Math"/>
          </w:rPr>
          <m:t>j</m:t>
        </m:r>
      </m:oMath>
      <w:r>
        <w:rPr>
          <w:rFonts w:hint="eastAsia"/>
        </w:rPr>
        <w:t>.</w:t>
      </w:r>
    </w:p>
    <w:p w14:paraId="7D39BAC7" w14:textId="7A188291" w:rsidR="009F1957" w:rsidRDefault="00AC25BE" w:rsidP="009F1957">
      <w:r>
        <w:t xml:space="preserve">The second measure was based on the Wilcoxon test. The significance of differential abundance was tested on a per species basis using a Wilcoxon test and adjust the p-value with the </w:t>
      </w:r>
      <w:r w:rsidRPr="00AC25BE">
        <w:t>conservative Bonferroni correction</w:t>
      </w:r>
      <w:r>
        <w:t>. And the last strict criterion was Fold Change. We only focused on the absolute value of log2 of features’ Fold Change larger than 0.5. In addition, we ignored the unclassified strain of bacteria because we could not explain it.</w:t>
      </w:r>
    </w:p>
    <w:p w14:paraId="4868EA56" w14:textId="77777777" w:rsidR="009F1957" w:rsidRPr="00AC25BE" w:rsidRDefault="009F1957" w:rsidP="009F1957"/>
    <w:p w14:paraId="1A5F8506" w14:textId="0CFF8EDA" w:rsidR="009F1957" w:rsidRDefault="009F1957" w:rsidP="009F1957">
      <w:pPr>
        <w:pStyle w:val="title10825"/>
      </w:pPr>
      <w:r>
        <w:rPr>
          <w:rFonts w:hint="eastAsia"/>
        </w:rPr>
        <w:lastRenderedPageBreak/>
        <w:t>Association</w:t>
      </w:r>
      <w:r>
        <w:t xml:space="preserve"> </w:t>
      </w:r>
      <w:r>
        <w:rPr>
          <w:rFonts w:hint="eastAsia"/>
        </w:rPr>
        <w:t>c</w:t>
      </w:r>
      <w:r>
        <w:t>alculation and comparison</w:t>
      </w:r>
    </w:p>
    <w:p w14:paraId="4FB0A378" w14:textId="076BCF21" w:rsidR="00AC25BE" w:rsidRPr="00AC25BE" w:rsidRDefault="00AC25BE" w:rsidP="00AC25BE">
      <w:pPr>
        <w:rPr>
          <w:rFonts w:hint="eastAsia"/>
        </w:rPr>
      </w:pPr>
      <w:r>
        <w:t xml:space="preserve">Co-occurrence and co-exclusion relationships within </w:t>
      </w:r>
      <w:r>
        <w:t>microeukaryotes</w:t>
      </w:r>
      <w:r>
        <w:t xml:space="preserve"> and between microeukaryotes and </w:t>
      </w:r>
      <w:r>
        <w:t>bacteria</w:t>
      </w:r>
      <w:r>
        <w:t xml:space="preserve"> were estimated using </w:t>
      </w:r>
      <w:r>
        <w:t xml:space="preserve">the DGCA </w:t>
      </w:r>
      <w:r>
        <w:t>algorithm</w:t>
      </w:r>
      <w:r>
        <w:fldChar w:fldCharType="begin"/>
      </w:r>
      <w:r>
        <w:instrText xml:space="preserve"> ADDIN ZOTERO_ITEM CSL_CITATION {"citationID":"Aw3r25TD","properties":{"formattedCitation":"\\super 10\\nosupersub{}","plainCitation":"10","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fldChar w:fldCharType="separate"/>
      </w:r>
      <w:r w:rsidRPr="00AC25BE">
        <w:rPr>
          <w:rFonts w:ascii="DengXian" w:eastAsia="DengXian" w:hAnsi="DengXian" w:cs="Times New Roman"/>
          <w:kern w:val="0"/>
          <w:szCs w:val="24"/>
          <w:vertAlign w:val="superscript"/>
        </w:rPr>
        <w:t>10</w:t>
      </w:r>
      <w:r>
        <w:fldChar w:fldCharType="end"/>
      </w:r>
      <w:r>
        <w: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w:t>
      </w:r>
      <w:r>
        <w:t xml:space="preserve"> </w:t>
      </w:r>
      <w:r w:rsidRPr="00AC25BE">
        <w:t>represents the relative strength of differential correlation</w:t>
      </w:r>
      <w:r>
        <w:t>. We considered the empirical p-values less than 0.05, and the absolute values of the z-score larger than 5 were a significant different correlation between different stages.</w:t>
      </w:r>
    </w:p>
    <w:p w14:paraId="11F81702" w14:textId="1B61AC39" w:rsidR="009F1957" w:rsidRDefault="009F1957" w:rsidP="009F1957">
      <w:pPr>
        <w:pStyle w:val="title10825"/>
      </w:pPr>
      <w:r>
        <w:t>Additional validation experiments on cancer cell line</w:t>
      </w:r>
    </w:p>
    <w:p w14:paraId="0D18D589" w14:textId="42680A53" w:rsidR="009F1957" w:rsidRDefault="009F1957" w:rsidP="009F1957">
      <w:r>
        <w:rPr>
          <w:rFonts w:hint="eastAsia"/>
        </w:rPr>
        <w:t>T</w:t>
      </w:r>
      <w:r>
        <w:t>B</w:t>
      </w:r>
      <w:r w:rsidR="00AC25BE">
        <w:t>A</w:t>
      </w:r>
    </w:p>
    <w:p w14:paraId="6BE20E9A" w14:textId="77777777" w:rsidR="009F1957" w:rsidRPr="009F1957" w:rsidRDefault="009F1957" w:rsidP="009F1957"/>
    <w:sectPr w:rsidR="009F1957" w:rsidRPr="009F1957">
      <w:pgSz w:w="11906" w:h="16838"/>
      <w:pgMar w:top="1440" w:right="1440" w:bottom="1440" w:left="144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FF6A02" w14:textId="77777777" w:rsidR="00F642B4" w:rsidRDefault="00F642B4" w:rsidP="009F1957">
      <w:r>
        <w:separator/>
      </w:r>
    </w:p>
  </w:endnote>
  <w:endnote w:type="continuationSeparator" w:id="0">
    <w:p w14:paraId="01AD479F" w14:textId="77777777" w:rsidR="00F642B4" w:rsidRDefault="00F642B4" w:rsidP="009F1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7F7A5" w14:textId="77777777" w:rsidR="00F642B4" w:rsidRDefault="00F642B4" w:rsidP="009F1957">
      <w:r>
        <w:separator/>
      </w:r>
    </w:p>
  </w:footnote>
  <w:footnote w:type="continuationSeparator" w:id="0">
    <w:p w14:paraId="0284890E" w14:textId="77777777" w:rsidR="00F642B4" w:rsidRDefault="00F642B4" w:rsidP="009F19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E2NTI2NDW2NDS1MDFQ0lEKTi0uzszPAykwqgUAXEwAlywAAAA="/>
  </w:docVars>
  <w:rsids>
    <w:rsidRoot w:val="00BD1594"/>
    <w:rsid w:val="00006CA8"/>
    <w:rsid w:val="00183ECD"/>
    <w:rsid w:val="00192D58"/>
    <w:rsid w:val="007668AF"/>
    <w:rsid w:val="00806EEB"/>
    <w:rsid w:val="009F1957"/>
    <w:rsid w:val="00AC25BE"/>
    <w:rsid w:val="00BD1594"/>
    <w:rsid w:val="00F642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799955"/>
  <w15:chartTrackingRefBased/>
  <w15:docId w15:val="{C9693FE6-72F0-43DA-BC65-C6CAE515A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10825">
    <w:name w:val="title1_0825"/>
    <w:basedOn w:val="Heading1"/>
    <w:next w:val="Normal"/>
    <w:link w:val="title10825Char"/>
    <w:autoRedefine/>
    <w:qFormat/>
    <w:rsid w:val="007668AF"/>
    <w:pPr>
      <w:spacing w:before="120" w:after="120" w:line="240" w:lineRule="auto"/>
      <w:jc w:val="left"/>
    </w:pPr>
    <w:rPr>
      <w:bCs w:val="0"/>
      <w:color w:val="2F5496" w:themeColor="accent1" w:themeShade="BF"/>
      <w:sz w:val="24"/>
      <w:szCs w:val="21"/>
      <w:u w:val="single"/>
    </w:rPr>
  </w:style>
  <w:style w:type="character" w:customStyle="1" w:styleId="title10825Char">
    <w:name w:val="title1_0825 Char"/>
    <w:basedOn w:val="Heading1Char"/>
    <w:link w:val="title10825"/>
    <w:rsid w:val="007668AF"/>
    <w:rPr>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9F1957"/>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9F1957"/>
    <w:rPr>
      <w:sz w:val="18"/>
      <w:szCs w:val="18"/>
    </w:rPr>
  </w:style>
  <w:style w:type="paragraph" w:styleId="Footer">
    <w:name w:val="footer"/>
    <w:basedOn w:val="Normal"/>
    <w:link w:val="FooterChar"/>
    <w:uiPriority w:val="99"/>
    <w:unhideWhenUsed/>
    <w:rsid w:val="009F1957"/>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9F1957"/>
    <w:rPr>
      <w:sz w:val="18"/>
      <w:szCs w:val="18"/>
    </w:rPr>
  </w:style>
  <w:style w:type="paragraph" w:styleId="NoSpacing">
    <w:name w:val="No Spacing"/>
    <w:uiPriority w:val="1"/>
    <w:qFormat/>
    <w:rsid w:val="009F1957"/>
    <w:pPr>
      <w:widowControl w:val="0"/>
      <w:jc w:val="both"/>
    </w:pPr>
  </w:style>
  <w:style w:type="paragraph" w:styleId="NormalWeb">
    <w:name w:val="Normal (Web)"/>
    <w:basedOn w:val="Normal"/>
    <w:uiPriority w:val="99"/>
    <w:semiHidden/>
    <w:unhideWhenUsed/>
    <w:rsid w:val="009F1957"/>
    <w:pPr>
      <w:widowControl/>
      <w:spacing w:before="100" w:beforeAutospacing="1" w:after="100" w:afterAutospacing="1"/>
      <w:jc w:val="left"/>
    </w:pPr>
    <w:rPr>
      <w:rFonts w:ascii="SimSun" w:eastAsia="SimSun" w:hAnsi="SimSun" w:cs="SimSun"/>
      <w:kern w:val="0"/>
      <w:sz w:val="24"/>
      <w:szCs w:val="24"/>
    </w:rPr>
  </w:style>
  <w:style w:type="character" w:styleId="Hyperlink">
    <w:name w:val="Hyperlink"/>
    <w:basedOn w:val="DefaultParagraphFont"/>
    <w:uiPriority w:val="99"/>
    <w:unhideWhenUsed/>
    <w:rsid w:val="00AC25BE"/>
    <w:rPr>
      <w:color w:val="0563C1" w:themeColor="hyperlink"/>
      <w:u w:val="single"/>
    </w:rPr>
  </w:style>
  <w:style w:type="character" w:styleId="UnresolvedMention">
    <w:name w:val="Unresolved Mention"/>
    <w:basedOn w:val="DefaultParagraphFont"/>
    <w:uiPriority w:val="99"/>
    <w:semiHidden/>
    <w:unhideWhenUsed/>
    <w:rsid w:val="00AC25BE"/>
    <w:rPr>
      <w:color w:val="605E5C"/>
      <w:shd w:val="clear" w:color="auto" w:fill="E1DFDD"/>
    </w:rPr>
  </w:style>
  <w:style w:type="character" w:styleId="PlaceholderText">
    <w:name w:val="Placeholder Text"/>
    <w:basedOn w:val="DefaultParagraphFont"/>
    <w:uiPriority w:val="99"/>
    <w:semiHidden/>
    <w:rsid w:val="00AC25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5149680">
      <w:bodyDiv w:val="1"/>
      <w:marLeft w:val="0"/>
      <w:marRight w:val="0"/>
      <w:marTop w:val="0"/>
      <w:marBottom w:val="0"/>
      <w:divBdr>
        <w:top w:val="none" w:sz="0" w:space="0" w:color="auto"/>
        <w:left w:val="none" w:sz="0" w:space="0" w:color="auto"/>
        <w:bottom w:val="none" w:sz="0" w:space="0" w:color="auto"/>
        <w:right w:val="none" w:sz="0" w:space="0" w:color="auto"/>
      </w:divBdr>
    </w:div>
    <w:div w:id="1927037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6</TotalTime>
  <Pages>3</Pages>
  <Words>4529</Words>
  <Characters>2581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5</cp:revision>
  <dcterms:created xsi:type="dcterms:W3CDTF">2021-08-25T08:05:00Z</dcterms:created>
  <dcterms:modified xsi:type="dcterms:W3CDTF">2021-08-3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f85ag90"/&gt;&lt;style id="http://www.zotero.org/styles/nature" hasBibliography="1" bibliographyStyleHasBeenSet="0"/&gt;&lt;prefs&gt;&lt;pref name="fieldType" value="Field"/&gt;&lt;/prefs&gt;&lt;/data&gt;</vt:lpwstr>
  </property>
</Properties>
</file>